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r>
        <w:t>“</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Pr="00D20BA6" w:rsidRDefault="00D20BA6" w:rsidP="00D20BA6"/>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proofErr w:type="spellStart"/>
      <w:r w:rsidRPr="00D20BA6">
        <w:t>Conclu</w:t>
      </w:r>
      <w:proofErr w:type="spellEnd"/>
      <w:r w:rsidRPr="00D20BA6">
        <w:t>.:</w:t>
      </w:r>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bookmarkStart w:id="0" w:name="_GoBack"/>
      <w:bookmarkEnd w:id="0"/>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lastRenderedPageBreak/>
        <w:t>Notice a situation “where one feels good.”</w:t>
      </w:r>
    </w:p>
    <w:p w:rsidR="005236BC" w:rsidRPr="00F3545F" w:rsidRDefault="005236BC" w:rsidP="005236BC">
      <w:pPr>
        <w:pStyle w:val="StandardErstzeileneinzug"/>
        <w:numPr>
          <w:ilvl w:val="0"/>
          <w:numId w:val="2"/>
        </w:numPr>
      </w:pPr>
      <w:r w:rsidRPr="00F3545F">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lastRenderedPageBreak/>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FF7E17" w:rsidRDefault="00FF7E17" w:rsidP="00FF7E1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p>
    <w:p w:rsidR="00FF7E17" w:rsidRPr="00FF7E17" w:rsidRDefault="00FF7E17" w:rsidP="005236BC">
      <w:pPr>
        <w:pStyle w:val="StandardErstzeileneinzug"/>
        <w:ind w:firstLine="0"/>
      </w:pPr>
      <w: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lastRenderedPageBreak/>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and movement tracker, 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GSR has best references and more published </w:t>
            </w:r>
            <w:r w:rsidRPr="003E000E">
              <w:rPr>
                <w:rFonts w:ascii="Cambria" w:hAnsi="Cambria"/>
                <w:sz w:val="20"/>
                <w:szCs w:val="20"/>
                <w:lang w:val="en-US"/>
              </w:rPr>
              <w:lastRenderedPageBreak/>
              <w:t>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lastRenderedPageBreak/>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w:t>
            </w:r>
            <w:r w:rsidRPr="003E000E">
              <w:rPr>
                <w:rFonts w:ascii="Cambria" w:hAnsi="Cambria"/>
                <w:sz w:val="20"/>
                <w:szCs w:val="20"/>
                <w:lang w:val="en-US"/>
              </w:rPr>
              <w:lastRenderedPageBreak/>
              <w:t>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D20BA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5236BC" w:rsidRDefault="00CC7D23">
      <w:pPr>
        <w:rPr>
          <w:b/>
          <w:sz w:val="28"/>
          <w:szCs w:val="28"/>
        </w:rPr>
      </w:pPr>
      <w:r w:rsidRPr="005236BC">
        <w:rPr>
          <w:b/>
          <w:sz w:val="28"/>
          <w:szCs w:val="28"/>
        </w:rPr>
        <w:lastRenderedPageBreak/>
        <w:t xml:space="preserve">4. </w:t>
      </w:r>
      <w:r w:rsidR="00C150BC" w:rsidRPr="005236BC">
        <w:rPr>
          <w:b/>
          <w:sz w:val="28"/>
          <w:szCs w:val="28"/>
        </w:rPr>
        <w:t>Wetzel:</w:t>
      </w:r>
    </w:p>
    <w:p w:rsidR="00C150BC" w:rsidRPr="005236BC" w:rsidRDefault="00C150BC"/>
    <w:p w:rsidR="00C150BC" w:rsidRPr="005236BC" w:rsidRDefault="00CC7D23">
      <w:pPr>
        <w:rPr>
          <w:b/>
          <w:sz w:val="28"/>
          <w:szCs w:val="28"/>
        </w:rPr>
      </w:pPr>
      <w:r w:rsidRPr="005236BC">
        <w:rPr>
          <w:b/>
          <w:sz w:val="28"/>
          <w:szCs w:val="28"/>
        </w:rPr>
        <w:t xml:space="preserve">5. </w:t>
      </w:r>
      <w:proofErr w:type="spellStart"/>
      <w:r w:rsidR="00C150BC" w:rsidRPr="005236BC">
        <w:rPr>
          <w:b/>
          <w:sz w:val="28"/>
          <w:szCs w:val="28"/>
        </w:rPr>
        <w:t>Antonaci</w:t>
      </w:r>
      <w:proofErr w:type="spellEnd"/>
      <w:r w:rsidR="00C150BC" w:rsidRPr="005236BC">
        <w:rPr>
          <w:b/>
          <w:sz w:val="28"/>
          <w:szCs w:val="28"/>
        </w:rPr>
        <w:t>:</w:t>
      </w:r>
    </w:p>
    <w:p w:rsidR="00C150BC" w:rsidRPr="005236BC" w:rsidRDefault="00C150BC"/>
    <w:p w:rsidR="00C150BC" w:rsidRPr="005236BC" w:rsidRDefault="00CC7D23">
      <w:pPr>
        <w:rPr>
          <w:b/>
          <w:sz w:val="28"/>
          <w:szCs w:val="28"/>
        </w:rPr>
      </w:pPr>
      <w:r w:rsidRPr="005236BC">
        <w:rPr>
          <w:b/>
          <w:sz w:val="28"/>
          <w:szCs w:val="28"/>
        </w:rPr>
        <w:t xml:space="preserve">6. </w:t>
      </w:r>
      <w:r w:rsidR="00C150BC" w:rsidRPr="005236BC">
        <w:rPr>
          <w:b/>
          <w:sz w:val="28"/>
          <w:szCs w:val="28"/>
        </w:rPr>
        <w:t>Schmitz:</w:t>
      </w:r>
    </w:p>
    <w:p w:rsidR="00C150BC" w:rsidRPr="005236BC" w:rsidRDefault="00C150BC"/>
    <w:p w:rsidR="00C150BC" w:rsidRPr="00CE1CB5" w:rsidRDefault="00CC7D23">
      <w:pPr>
        <w:rPr>
          <w:b/>
          <w:sz w:val="28"/>
          <w:szCs w:val="28"/>
        </w:rPr>
      </w:pPr>
      <w:r w:rsidRPr="00CE1CB5">
        <w:rPr>
          <w:b/>
          <w:sz w:val="28"/>
          <w:szCs w:val="28"/>
        </w:rPr>
        <w:t xml:space="preserve">7. </w:t>
      </w:r>
      <w:r w:rsidR="00C150BC" w:rsidRPr="00CE1CB5">
        <w:rPr>
          <w:b/>
          <w:sz w:val="28"/>
          <w:szCs w:val="28"/>
        </w:rPr>
        <w:t>Andere?:</w:t>
      </w:r>
    </w:p>
    <w:p w:rsidR="00C150BC" w:rsidRPr="00CE1CB5" w:rsidRDefault="00C150BC">
      <w:pPr>
        <w:pBdr>
          <w:bottom w:val="single" w:sz="6" w:space="1" w:color="auto"/>
        </w:pBdr>
      </w:pPr>
    </w:p>
    <w:p w:rsidR="00C70605" w:rsidRDefault="00C70605">
      <w:r w:rsidRPr="00CE1CB5">
        <w:t>Anderes außer Patterns: Def</w:t>
      </w:r>
      <w:r>
        <w:t>inition von AR, Evtl. Anwendungen als Grundlagen für Patterns, …</w:t>
      </w:r>
    </w:p>
    <w:p w:rsidR="00CE1CB5" w:rsidRDefault="00CE1CB5"/>
    <w:p w:rsidR="00CE1CB5" w:rsidRDefault="00CE1CB5"/>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AC467EBA"/>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6C0B"/>
    <w:rsid w:val="00747E90"/>
    <w:rsid w:val="00752F3A"/>
    <w:rsid w:val="00754A44"/>
    <w:rsid w:val="00766ED3"/>
    <w:rsid w:val="00767502"/>
    <w:rsid w:val="007714BB"/>
    <w:rsid w:val="00773721"/>
    <w:rsid w:val="00773B9F"/>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4243C"/>
    <w:rsid w:val="00C45715"/>
    <w:rsid w:val="00C46EB1"/>
    <w:rsid w:val="00C5199D"/>
    <w:rsid w:val="00C61644"/>
    <w:rsid w:val="00C62794"/>
    <w:rsid w:val="00C6423F"/>
    <w:rsid w:val="00C648B5"/>
    <w:rsid w:val="00C70605"/>
    <w:rsid w:val="00C71E64"/>
    <w:rsid w:val="00C75A53"/>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90B92"/>
    <w:rsid w:val="00E9457C"/>
    <w:rsid w:val="00E946FB"/>
    <w:rsid w:val="00E95B59"/>
    <w:rsid w:val="00EA143A"/>
    <w:rsid w:val="00EA6FA3"/>
    <w:rsid w:val="00EC0AAB"/>
    <w:rsid w:val="00ED4CB3"/>
    <w:rsid w:val="00ED7360"/>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717</Words>
  <Characters>17123</Characters>
  <Application>Microsoft Office Word</Application>
  <DocSecurity>0</DocSecurity>
  <Lines>142</Lines>
  <Paragraphs>3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9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14</cp:revision>
  <dcterms:created xsi:type="dcterms:W3CDTF">2017-01-03T10:25:00Z</dcterms:created>
  <dcterms:modified xsi:type="dcterms:W3CDTF">2017-01-03T19:46:00Z</dcterms:modified>
</cp:coreProperties>
</file>